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BB4CAC"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BB4CAC"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BB4CAC"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BB4CAC"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833922" w:rsidRDefault="005336CF" w:rsidP="00833922">
      <w:pPr>
        <w:spacing w:after="0" w:line="480" w:lineRule="auto"/>
        <w:ind w:left="2880" w:firstLine="720"/>
        <w:rPr>
          <w:rFonts w:ascii="Times New Roman" w:hAnsi="Times New Roman" w:cs="Times New Roman"/>
          <w:b/>
          <w:sz w:val="24"/>
          <w:szCs w:val="24"/>
        </w:rPr>
      </w:pPr>
      <w:r>
        <w:rPr>
          <w:rFonts w:ascii="Times New Roman" w:hAnsi="Times New Roman" w:cs="Times New Roman"/>
          <w:b/>
          <w:sz w:val="24"/>
          <w:szCs w:val="24"/>
        </w:rPr>
        <w:t>Augmentation Essay</w:t>
      </w:r>
      <w:bookmarkStart w:id="0" w:name="_GoBack"/>
      <w:bookmarkEnd w:id="0"/>
    </w:p>
    <w:p w:rsidR="00BF22FD" w:rsidRDefault="00BB4CAC" w:rsidP="00A97D40">
      <w:pPr>
        <w:spacing w:after="0" w:line="480" w:lineRule="auto"/>
        <w:rPr>
          <w:rFonts w:ascii="Times New Roman" w:hAnsi="Times New Roman" w:cs="Times New Roman"/>
          <w:sz w:val="24"/>
          <w:szCs w:val="24"/>
        </w:rPr>
      </w:pPr>
      <w:r>
        <w:rPr>
          <w:rFonts w:ascii="Times New Roman" w:hAnsi="Times New Roman" w:cs="Times New Roman"/>
          <w:sz w:val="24"/>
          <w:szCs w:val="24"/>
        </w:rPr>
        <w:tab/>
        <w:t>In the contemporary age, mass media is dictating the state of affairs. People have advanced to rely on instrumental tools to acquire information, entertainment and showcase</w:t>
      </w:r>
      <w:r>
        <w:rPr>
          <w:rFonts w:ascii="Times New Roman" w:hAnsi="Times New Roman" w:cs="Times New Roman"/>
          <w:sz w:val="24"/>
          <w:szCs w:val="24"/>
        </w:rPr>
        <w:t xml:space="preserve"> their talent in the best plausible manner. YouTube, among other sensations, is one of the pioneers of the leading platforms for sharing videos with communities across the world free of cost. For children, the safety measures offer an exquisite platform fo</w:t>
      </w:r>
      <w:r>
        <w:rPr>
          <w:rFonts w:ascii="Times New Roman" w:hAnsi="Times New Roman" w:cs="Times New Roman"/>
          <w:sz w:val="24"/>
          <w:szCs w:val="24"/>
        </w:rPr>
        <w:t>r the parents to permit them to use it without receiving potential adverse consequences. However, a school of thought bashes the very existence of YouTube and prevents people from utilizing it. The perception is, irrefutably, flawed as empirical evidence s</w:t>
      </w:r>
      <w:r>
        <w:rPr>
          <w:rFonts w:ascii="Times New Roman" w:hAnsi="Times New Roman" w:cs="Times New Roman"/>
          <w:sz w:val="24"/>
          <w:szCs w:val="24"/>
        </w:rPr>
        <w:t>upplements the notion that the advantages of YouTube exceed the disadvantages of using YouTube. From reaching a plethora of audience to making significant money, subscribers and users can cultivate potential rewards through it. YouTube manifests in dispens</w:t>
      </w:r>
      <w:r>
        <w:rPr>
          <w:rFonts w:ascii="Times New Roman" w:hAnsi="Times New Roman" w:cs="Times New Roman"/>
          <w:sz w:val="24"/>
          <w:szCs w:val="24"/>
        </w:rPr>
        <w:t>ing massive advantages to the u</w:t>
      </w:r>
      <w:r w:rsidR="004A68DD">
        <w:rPr>
          <w:rFonts w:ascii="Times New Roman" w:hAnsi="Times New Roman" w:cs="Times New Roman"/>
          <w:sz w:val="24"/>
          <w:szCs w:val="24"/>
        </w:rPr>
        <w:t xml:space="preserve">sers and content makers and its opponents ought not to be paid heed. </w:t>
      </w:r>
    </w:p>
    <w:p w:rsidR="00E2779C" w:rsidRDefault="00BB4CAC" w:rsidP="00A97D4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o begin, the evident advantage of YouTube is the fundamental element of ubiquity and its essential content discovery tools. For instance, those who are n</w:t>
      </w:r>
      <w:r>
        <w:rPr>
          <w:rFonts w:ascii="Times New Roman" w:hAnsi="Times New Roman" w:cs="Times New Roman"/>
          <w:sz w:val="24"/>
          <w:szCs w:val="24"/>
        </w:rPr>
        <w:t>ot equipped with the established audience can reach out to YouTube as the only viable video distribution platform as the competitors as Daily motion lack the substance and audience to harness content discovery</w:t>
      </w:r>
      <w:r w:rsidR="00B2231A">
        <w:rPr>
          <w:rFonts w:ascii="Times New Roman" w:hAnsi="Times New Roman" w:cs="Times New Roman"/>
          <w:sz w:val="24"/>
          <w:szCs w:val="24"/>
        </w:rPr>
        <w:t xml:space="preserve"> </w:t>
      </w:r>
      <w:r w:rsidR="00B2231A">
        <w:rPr>
          <w:rFonts w:ascii="Times New Roman" w:hAnsi="Times New Roman" w:cs="Times New Roman"/>
          <w:sz w:val="24"/>
          <w:szCs w:val="24"/>
        </w:rPr>
        <w:fldChar w:fldCharType="begin"/>
      </w:r>
      <w:r w:rsidR="00B2231A">
        <w:rPr>
          <w:rFonts w:ascii="Times New Roman" w:hAnsi="Times New Roman" w:cs="Times New Roman"/>
          <w:sz w:val="24"/>
          <w:szCs w:val="24"/>
        </w:rPr>
        <w:instrText xml:space="preserve"> ADDIN ZOTERO_ITEM CSL_CITATION {"citationID":"E6HfTnMY","properties":{"formattedCitation":"({\\i{}YouTube &amp; News | Pew Research Center})","plainCitation":"(YouTube &amp; News | Pew Research Center)","noteIndex":0},"citationItems":[{"id":416,"uris":["http://zotero.org/users/local/h6KbaPMu/items/KWGZNE4C"],"uri":["http://zotero.org/users/local/h6KbaPMu/items/KWGZNE4C"],"itemData":{"id":416,"type":"post-weblog","title":"YouTube &amp; News | Pew Research Center","abstract":"News is becoming a major part of what Americans watch on YouTube. In the last 15 months, a third of the most searched terms on the video sharing site were news related. A new study by the Project for Excellence in Journalism explores the character of news on YouTube.","URL":"https://www.journalism.org/2012/07/16/youtube-news/","language":"en-US","issued":{"date-parts":[["2012",7,16]]},"accessed":{"date-parts":[["2019",4,24]]}}}],"schema":"https://github.com/citation-style-language/schema/raw/master/csl-citation.json"} </w:instrText>
      </w:r>
      <w:r w:rsidR="00B2231A">
        <w:rPr>
          <w:rFonts w:ascii="Times New Roman" w:hAnsi="Times New Roman" w:cs="Times New Roman"/>
          <w:sz w:val="24"/>
          <w:szCs w:val="24"/>
        </w:rPr>
        <w:fldChar w:fldCharType="separate"/>
      </w:r>
      <w:r w:rsidR="00B2231A" w:rsidRPr="00B2231A">
        <w:rPr>
          <w:rFonts w:ascii="Times New Roman" w:hAnsi="Times New Roman" w:cs="Times New Roman"/>
          <w:sz w:val="24"/>
          <w:szCs w:val="24"/>
        </w:rPr>
        <w:t>(</w:t>
      </w:r>
      <w:r w:rsidR="00B2231A" w:rsidRPr="00B2231A">
        <w:rPr>
          <w:rFonts w:ascii="Times New Roman" w:hAnsi="Times New Roman" w:cs="Times New Roman"/>
          <w:i/>
          <w:iCs/>
          <w:sz w:val="24"/>
          <w:szCs w:val="24"/>
        </w:rPr>
        <w:t>YouTube &amp; News | Pew Research Center</w:t>
      </w:r>
      <w:r w:rsidR="00B2231A" w:rsidRPr="00B2231A">
        <w:rPr>
          <w:rFonts w:ascii="Times New Roman" w:hAnsi="Times New Roman" w:cs="Times New Roman"/>
          <w:sz w:val="24"/>
          <w:szCs w:val="24"/>
        </w:rPr>
        <w:t>)</w:t>
      </w:r>
      <w:r w:rsidR="00B2231A">
        <w:rPr>
          <w:rFonts w:ascii="Times New Roman" w:hAnsi="Times New Roman" w:cs="Times New Roman"/>
          <w:sz w:val="24"/>
          <w:szCs w:val="24"/>
        </w:rPr>
        <w:fldChar w:fldCharType="end"/>
      </w:r>
      <w:r>
        <w:rPr>
          <w:rFonts w:ascii="Times New Roman" w:hAnsi="Times New Roman" w:cs="Times New Roman"/>
          <w:sz w:val="24"/>
          <w:szCs w:val="24"/>
        </w:rPr>
        <w:t>. Empirical evidence exists where the</w:t>
      </w:r>
      <w:r>
        <w:rPr>
          <w:rFonts w:ascii="Times New Roman" w:hAnsi="Times New Roman" w:cs="Times New Roman"/>
          <w:sz w:val="24"/>
          <w:szCs w:val="24"/>
        </w:rPr>
        <w:t xml:space="preserve"> influencers have dominated the sphere and progressed their career in a scintillating manner. Moreover, it offers </w:t>
      </w:r>
      <w:r>
        <w:rPr>
          <w:rFonts w:ascii="Times New Roman" w:hAnsi="Times New Roman" w:cs="Times New Roman"/>
          <w:sz w:val="24"/>
          <w:szCs w:val="24"/>
        </w:rPr>
        <w:lastRenderedPageBreak/>
        <w:t>free distribution of terabytes of information and hosting and further transfers it to millions of individuals across the globe. The default mo</w:t>
      </w:r>
      <w:r>
        <w:rPr>
          <w:rFonts w:ascii="Times New Roman" w:hAnsi="Times New Roman" w:cs="Times New Roman"/>
          <w:sz w:val="24"/>
          <w:szCs w:val="24"/>
        </w:rPr>
        <w:t>netization tools also provide technical assistance to users. Thus, YouTube is the best platform to reach the audience and dictate the presence in the paradigm of content making.</w:t>
      </w:r>
    </w:p>
    <w:p w:rsidR="008563C3" w:rsidRDefault="00BB4CAC" w:rsidP="00A97D4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ddition, </w:t>
      </w:r>
      <w:r w:rsidR="00473A78">
        <w:rPr>
          <w:rFonts w:ascii="Times New Roman" w:hAnsi="Times New Roman" w:cs="Times New Roman"/>
          <w:sz w:val="24"/>
          <w:szCs w:val="24"/>
        </w:rPr>
        <w:t xml:space="preserve">the remarkable features associated with YouTube make the users avail tremendous gains </w:t>
      </w:r>
      <w:r w:rsidR="00466A43">
        <w:rPr>
          <w:rFonts w:ascii="Times New Roman" w:hAnsi="Times New Roman" w:cs="Times New Roman"/>
          <w:sz w:val="24"/>
          <w:szCs w:val="24"/>
        </w:rPr>
        <w:t>easily and cheaply. It has become a mean to reach the media even after avoiding the complexities and vigorous attempts to dictate the presence on the television. Since the world has transform</w:t>
      </w:r>
      <w:r w:rsidR="00BF5A1B">
        <w:rPr>
          <w:rFonts w:ascii="Times New Roman" w:hAnsi="Times New Roman" w:cs="Times New Roman"/>
          <w:sz w:val="24"/>
          <w:szCs w:val="24"/>
        </w:rPr>
        <w:t>ed into a global village, YouTube</w:t>
      </w:r>
      <w:r w:rsidR="00A85FD5">
        <w:rPr>
          <w:rFonts w:ascii="Times New Roman" w:hAnsi="Times New Roman" w:cs="Times New Roman"/>
          <w:sz w:val="24"/>
          <w:szCs w:val="24"/>
        </w:rPr>
        <w:t xml:space="preserve"> has become an excellent source to provide a solution. For instance, its services are clear and the viewers can stay up to date to a widespread dimension of videos. Infotainment, entertainment, suspense, thrill, drama and sports, all of these elements are </w:t>
      </w:r>
      <w:r w:rsidR="00F4001F">
        <w:rPr>
          <w:rFonts w:ascii="Times New Roman" w:hAnsi="Times New Roman" w:cs="Times New Roman"/>
          <w:sz w:val="24"/>
          <w:szCs w:val="24"/>
        </w:rPr>
        <w:t>manifested in using YouTube.</w:t>
      </w:r>
      <w:r w:rsidR="001D2B59">
        <w:rPr>
          <w:rFonts w:ascii="Times New Roman" w:hAnsi="Times New Roman" w:cs="Times New Roman"/>
          <w:sz w:val="24"/>
          <w:szCs w:val="24"/>
        </w:rPr>
        <w:t xml:space="preserve"> </w:t>
      </w:r>
      <w:r w:rsidR="00071AC1">
        <w:rPr>
          <w:rFonts w:ascii="Times New Roman" w:hAnsi="Times New Roman" w:cs="Times New Roman"/>
          <w:sz w:val="24"/>
          <w:szCs w:val="24"/>
        </w:rPr>
        <w:t xml:space="preserve">Essentially, the feedback section further distinguishes between the worthy and unworthy content to make the users chose the best channel rather than putting </w:t>
      </w:r>
      <w:r w:rsidR="008E4A3E">
        <w:rPr>
          <w:rFonts w:ascii="Times New Roman" w:hAnsi="Times New Roman" w:cs="Times New Roman"/>
          <w:sz w:val="24"/>
          <w:szCs w:val="24"/>
        </w:rPr>
        <w:t>efforts and time to explore the</w:t>
      </w:r>
      <w:r>
        <w:rPr>
          <w:rFonts w:ascii="Times New Roman" w:hAnsi="Times New Roman" w:cs="Times New Roman"/>
          <w:sz w:val="24"/>
          <w:szCs w:val="24"/>
        </w:rPr>
        <w:t>ir interest. Safe browsing, privacy features and immediate access to various videos are the other worthy hal</w:t>
      </w:r>
      <w:r w:rsidR="00787641">
        <w:rPr>
          <w:rFonts w:ascii="Times New Roman" w:hAnsi="Times New Roman" w:cs="Times New Roman"/>
          <w:sz w:val="24"/>
          <w:szCs w:val="24"/>
        </w:rPr>
        <w:t xml:space="preserve">lmarks associated with </w:t>
      </w:r>
      <w:r w:rsidR="002504AF">
        <w:rPr>
          <w:rFonts w:ascii="Times New Roman" w:hAnsi="Times New Roman" w:cs="Times New Roman"/>
          <w:sz w:val="24"/>
          <w:szCs w:val="24"/>
        </w:rPr>
        <w:t>YouTube</w:t>
      </w:r>
      <w:r w:rsidR="00787641">
        <w:rPr>
          <w:rFonts w:ascii="Times New Roman" w:hAnsi="Times New Roman" w:cs="Times New Roman"/>
          <w:sz w:val="24"/>
          <w:szCs w:val="24"/>
        </w:rPr>
        <w:t>.</w:t>
      </w:r>
      <w:r w:rsidR="002504AF">
        <w:rPr>
          <w:rFonts w:ascii="Times New Roman" w:hAnsi="Times New Roman" w:cs="Times New Roman"/>
          <w:sz w:val="24"/>
          <w:szCs w:val="24"/>
        </w:rPr>
        <w:t xml:space="preserve"> </w:t>
      </w:r>
      <w:r>
        <w:rPr>
          <w:rFonts w:ascii="Times New Roman" w:hAnsi="Times New Roman" w:cs="Times New Roman"/>
          <w:sz w:val="24"/>
          <w:szCs w:val="24"/>
        </w:rPr>
        <w:t>Such sublime are the manifestations of YouTube in the contemporary era which confronts the views of o</w:t>
      </w:r>
      <w:r>
        <w:rPr>
          <w:rFonts w:ascii="Times New Roman" w:hAnsi="Times New Roman" w:cs="Times New Roman"/>
          <w:sz w:val="24"/>
          <w:szCs w:val="24"/>
        </w:rPr>
        <w:t>pponents in a plausible, reasonable and potential way.</w:t>
      </w:r>
    </w:p>
    <w:p w:rsidR="004A68DD" w:rsidRDefault="00BB4CAC" w:rsidP="00A97D4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urthermore, </w:t>
      </w:r>
      <w:r w:rsidR="002504AF">
        <w:rPr>
          <w:rFonts w:ascii="Times New Roman" w:hAnsi="Times New Roman" w:cs="Times New Roman"/>
          <w:sz w:val="24"/>
          <w:szCs w:val="24"/>
        </w:rPr>
        <w:t>it offers significant exposure to people who own websites and desire to reach yield immense traffic. If a person owns a website, he can acquire backlinks from YouTube after adding the site’s link to the profile page</w:t>
      </w:r>
      <w:r w:rsidR="00B2231A">
        <w:rPr>
          <w:rFonts w:ascii="Times New Roman" w:hAnsi="Times New Roman" w:cs="Times New Roman"/>
          <w:sz w:val="24"/>
          <w:szCs w:val="24"/>
        </w:rPr>
        <w:t xml:space="preserve"> </w:t>
      </w:r>
      <w:r w:rsidR="00B2231A">
        <w:rPr>
          <w:rFonts w:ascii="Times New Roman" w:hAnsi="Times New Roman" w:cs="Times New Roman"/>
          <w:sz w:val="24"/>
          <w:szCs w:val="24"/>
        </w:rPr>
        <w:fldChar w:fldCharType="begin"/>
      </w:r>
      <w:r w:rsidR="00B2231A">
        <w:rPr>
          <w:rFonts w:ascii="Times New Roman" w:hAnsi="Times New Roman" w:cs="Times New Roman"/>
          <w:sz w:val="24"/>
          <w:szCs w:val="24"/>
        </w:rPr>
        <w:instrText xml:space="preserve"> ADDIN ZOTERO_ITEM CSL_CITATION {"citationID":"RaDtKtFt","properties":{"formattedCitation":"(\\uc0\\u8220{}Gamers Making Millions on Youtube | 2019 Business Spotlight\\uc0\\u8221{})","plainCitation":"(“Gamers Making Millions on Youtube | 2019 Business Spotlight”)","noteIndex":0},"citationItems":[{"id":420,"uris":["http://zotero.org/users/local/h6KbaPMu/items/5PQ429SC"],"uri":["http://zotero.org/users/local/h6KbaPMu/items/5PQ429SC"],"itemData":{"id":420,"type":"post-weblog","title":"Gamers Making Millions on Youtube | 2019 Business Spotlight","container-title":"The Ultimate Resource for Video Game Design","abstract":"Learn how a select group of gamers are caching in with gaming on Youtube. See how they're doing it and where gaming on youtube is headed","URL":"https://www.gamedesigning.org/youtube/","language":"en-US","accessed":{"date-parts":[["2019",4,24]]}}}],"schema":"https://github.com/citation-style-language/schema/raw/master/csl-citation.json"} </w:instrText>
      </w:r>
      <w:r w:rsidR="00B2231A">
        <w:rPr>
          <w:rFonts w:ascii="Times New Roman" w:hAnsi="Times New Roman" w:cs="Times New Roman"/>
          <w:sz w:val="24"/>
          <w:szCs w:val="24"/>
        </w:rPr>
        <w:fldChar w:fldCharType="separate"/>
      </w:r>
      <w:r w:rsidR="00B2231A" w:rsidRPr="00B2231A">
        <w:rPr>
          <w:rFonts w:ascii="Times New Roman" w:hAnsi="Times New Roman" w:cs="Times New Roman"/>
          <w:sz w:val="24"/>
          <w:szCs w:val="24"/>
        </w:rPr>
        <w:t>(“Gamers Making Millions on Youtube | 2019 Business Spotlight”)</w:t>
      </w:r>
      <w:r w:rsidR="00B2231A">
        <w:rPr>
          <w:rFonts w:ascii="Times New Roman" w:hAnsi="Times New Roman" w:cs="Times New Roman"/>
          <w:sz w:val="24"/>
          <w:szCs w:val="24"/>
        </w:rPr>
        <w:fldChar w:fldCharType="end"/>
      </w:r>
      <w:r w:rsidR="002504AF">
        <w:rPr>
          <w:rFonts w:ascii="Times New Roman" w:hAnsi="Times New Roman" w:cs="Times New Roman"/>
          <w:sz w:val="24"/>
          <w:szCs w:val="24"/>
        </w:rPr>
        <w:t>. Similar is the case wi</w:t>
      </w:r>
      <w:r w:rsidR="00E61CFC">
        <w:rPr>
          <w:rFonts w:ascii="Times New Roman" w:hAnsi="Times New Roman" w:cs="Times New Roman"/>
          <w:sz w:val="24"/>
          <w:szCs w:val="24"/>
        </w:rPr>
        <w:t>th other video makers. They can</w:t>
      </w:r>
      <w:r w:rsidR="00C5224A">
        <w:rPr>
          <w:rFonts w:ascii="Times New Roman" w:hAnsi="Times New Roman" w:cs="Times New Roman"/>
          <w:sz w:val="24"/>
          <w:szCs w:val="24"/>
        </w:rPr>
        <w:t xml:space="preserve"> make videos pertinent to their articles and can have immediate and quality backlinks to that article. Amid all these incentives, the issue of competition has become a contentious debate. Since it is free to use without facing impediments and technical knowledge, a plethora of users have progressed to </w:t>
      </w:r>
      <w:r w:rsidR="00C5224A">
        <w:rPr>
          <w:rFonts w:ascii="Times New Roman" w:hAnsi="Times New Roman" w:cs="Times New Roman"/>
          <w:sz w:val="24"/>
          <w:szCs w:val="24"/>
        </w:rPr>
        <w:lastRenderedPageBreak/>
        <w:t xml:space="preserve">utilize YouTube as influencers and enhance the fan base to accomplish economic gains. It is, irrefutably, a concern for the new joiners but they are still presented with the primary opportunity to showcase their skills and gain a competitive advantage over their competitors. </w:t>
      </w:r>
    </w:p>
    <w:p w:rsidR="0040350D" w:rsidRDefault="00BB4CAC" w:rsidP="00A97D40">
      <w:pPr>
        <w:spacing w:after="0" w:line="480" w:lineRule="auto"/>
        <w:rPr>
          <w:rFonts w:ascii="Times New Roman" w:hAnsi="Times New Roman" w:cs="Times New Roman"/>
          <w:sz w:val="24"/>
          <w:szCs w:val="24"/>
        </w:rPr>
      </w:pPr>
      <w:r>
        <w:rPr>
          <w:rFonts w:ascii="Times New Roman" w:hAnsi="Times New Roman" w:cs="Times New Roman"/>
          <w:sz w:val="24"/>
          <w:szCs w:val="24"/>
        </w:rPr>
        <w:tab/>
        <w:t>Moreover, entrepreneurs and businesses can boost their marketing strategy and campaign through YouTube. Social media marketing has assumed a key role to reach the audience and entice them</w:t>
      </w:r>
      <w:r>
        <w:rPr>
          <w:rFonts w:ascii="Times New Roman" w:hAnsi="Times New Roman" w:cs="Times New Roman"/>
          <w:sz w:val="24"/>
          <w:szCs w:val="24"/>
        </w:rPr>
        <w:t xml:space="preserve"> to use the pro</w:t>
      </w:r>
      <w:r w:rsidR="00083C8D">
        <w:rPr>
          <w:rFonts w:ascii="Times New Roman" w:hAnsi="Times New Roman" w:cs="Times New Roman"/>
          <w:sz w:val="24"/>
          <w:szCs w:val="24"/>
        </w:rPr>
        <w:t>duct. Displaying advertisements</w:t>
      </w:r>
      <w:r w:rsidR="00B12D81">
        <w:rPr>
          <w:rFonts w:ascii="Times New Roman" w:hAnsi="Times New Roman" w:cs="Times New Roman"/>
          <w:sz w:val="24"/>
          <w:szCs w:val="24"/>
        </w:rPr>
        <w:t xml:space="preserve"> </w:t>
      </w:r>
      <w:r w:rsidR="0098710B">
        <w:rPr>
          <w:rFonts w:ascii="Times New Roman" w:hAnsi="Times New Roman" w:cs="Times New Roman"/>
          <w:sz w:val="24"/>
          <w:szCs w:val="24"/>
        </w:rPr>
        <w:t xml:space="preserve">on several </w:t>
      </w:r>
      <w:r w:rsidR="007F67F9">
        <w:rPr>
          <w:rFonts w:ascii="Times New Roman" w:hAnsi="Times New Roman" w:cs="Times New Roman"/>
          <w:sz w:val="24"/>
          <w:szCs w:val="24"/>
        </w:rPr>
        <w:t>videos</w:t>
      </w:r>
      <w:r w:rsidR="009F3BB7">
        <w:rPr>
          <w:rFonts w:ascii="Times New Roman" w:hAnsi="Times New Roman" w:cs="Times New Roman"/>
          <w:sz w:val="24"/>
          <w:szCs w:val="24"/>
        </w:rPr>
        <w:t xml:space="preserve"> in YouTube exp</w:t>
      </w:r>
      <w:r w:rsidR="00CB0374">
        <w:rPr>
          <w:rFonts w:ascii="Times New Roman" w:hAnsi="Times New Roman" w:cs="Times New Roman"/>
          <w:sz w:val="24"/>
          <w:szCs w:val="24"/>
        </w:rPr>
        <w:t>oses the</w:t>
      </w:r>
      <w:r w:rsidR="00676630">
        <w:rPr>
          <w:rFonts w:ascii="Times New Roman" w:hAnsi="Times New Roman" w:cs="Times New Roman"/>
          <w:sz w:val="24"/>
          <w:szCs w:val="24"/>
        </w:rPr>
        <w:t xml:space="preserve"> product to people and is a rational manner of attracting the audience without endeavoring and attempting to reach</w:t>
      </w:r>
      <w:r w:rsidR="00CC7267">
        <w:rPr>
          <w:rFonts w:ascii="Times New Roman" w:hAnsi="Times New Roman" w:cs="Times New Roman"/>
          <w:sz w:val="24"/>
          <w:szCs w:val="24"/>
        </w:rPr>
        <w:t xml:space="preserve"> the audience through other ways</w:t>
      </w:r>
      <w:r w:rsidR="00B2231A">
        <w:rPr>
          <w:rFonts w:ascii="Times New Roman" w:hAnsi="Times New Roman" w:cs="Times New Roman"/>
          <w:sz w:val="24"/>
          <w:szCs w:val="24"/>
        </w:rPr>
        <w:t xml:space="preserve"> </w:t>
      </w:r>
      <w:r w:rsidR="00B2231A">
        <w:rPr>
          <w:rFonts w:ascii="Times New Roman" w:hAnsi="Times New Roman" w:cs="Times New Roman"/>
          <w:sz w:val="24"/>
          <w:szCs w:val="24"/>
        </w:rPr>
        <w:fldChar w:fldCharType="begin"/>
      </w:r>
      <w:r w:rsidR="00B2231A">
        <w:rPr>
          <w:rFonts w:ascii="Times New Roman" w:hAnsi="Times New Roman" w:cs="Times New Roman"/>
          <w:sz w:val="24"/>
          <w:szCs w:val="24"/>
        </w:rPr>
        <w:instrText xml:space="preserve"> ADDIN ZOTERO_ITEM CSL_CITATION {"citationID":"4wxv1MSn","properties":{"formattedCitation":"(\\uc0\\u8220{}Why YouTube Is Good For Business\\uc0\\u8221{})","plainCitation":"(“Why YouTube Is Good For Business”)","noteIndex":0},"citationItems":[{"id":417,"uris":["http://zotero.org/users/local/h6KbaPMu/items/79N24BGQ"],"uri":["http://zotero.org/users/local/h6KbaPMu/items/79N24BGQ"],"itemData":{"id":417,"type":"webpage","title":"Why YouTube Is Good For Business","container-title":"ViewsReviews","abstract":"If you don't have a YouTube presence yet - what the hell are you waiting for??","URL":"https://viewsreviews.org/2017/01/youtube-good-business/","language":"en-US","issued":{"date-parts":[["2017",1,17]]},"accessed":{"date-parts":[["2019",4,24]]}}}],"schema":"https://github.com/citation-style-language/schema/raw/master/csl-citation.json"} </w:instrText>
      </w:r>
      <w:r w:rsidR="00B2231A">
        <w:rPr>
          <w:rFonts w:ascii="Times New Roman" w:hAnsi="Times New Roman" w:cs="Times New Roman"/>
          <w:sz w:val="24"/>
          <w:szCs w:val="24"/>
        </w:rPr>
        <w:fldChar w:fldCharType="separate"/>
      </w:r>
      <w:r w:rsidR="00B2231A" w:rsidRPr="00B2231A">
        <w:rPr>
          <w:rFonts w:ascii="Times New Roman" w:hAnsi="Times New Roman" w:cs="Times New Roman"/>
          <w:sz w:val="24"/>
          <w:szCs w:val="24"/>
        </w:rPr>
        <w:t>(“Why YouTube Is Good For Business”)</w:t>
      </w:r>
      <w:r w:rsidR="00B2231A">
        <w:rPr>
          <w:rFonts w:ascii="Times New Roman" w:hAnsi="Times New Roman" w:cs="Times New Roman"/>
          <w:sz w:val="24"/>
          <w:szCs w:val="24"/>
        </w:rPr>
        <w:fldChar w:fldCharType="end"/>
      </w:r>
      <w:r w:rsidR="00CC7267">
        <w:rPr>
          <w:rFonts w:ascii="Times New Roman" w:hAnsi="Times New Roman" w:cs="Times New Roman"/>
          <w:sz w:val="24"/>
          <w:szCs w:val="24"/>
        </w:rPr>
        <w:t>.</w:t>
      </w:r>
      <w:r w:rsidR="00246196">
        <w:t xml:space="preserve"> </w:t>
      </w:r>
      <w:r w:rsidR="00246196">
        <w:rPr>
          <w:rFonts w:ascii="Times New Roman" w:hAnsi="Times New Roman" w:cs="Times New Roman"/>
          <w:sz w:val="24"/>
          <w:szCs w:val="24"/>
        </w:rPr>
        <w:t>It is critical to highlight the reach and variety embedded in YouTube as per the time zones of several states across the world. The small business owners as entrepreneurs promoting the services and products through videos, IT consultants and the experts of animation always make YouTube their foremost priority amid pertinent sources as Instag</w:t>
      </w:r>
      <w:r w:rsidR="00B50132">
        <w:rPr>
          <w:rFonts w:ascii="Times New Roman" w:hAnsi="Times New Roman" w:cs="Times New Roman"/>
          <w:sz w:val="24"/>
          <w:szCs w:val="24"/>
        </w:rPr>
        <w:t>ram and FaceBook</w:t>
      </w:r>
      <w:r>
        <w:rPr>
          <w:rFonts w:ascii="Times New Roman" w:hAnsi="Times New Roman" w:cs="Times New Roman"/>
          <w:sz w:val="24"/>
          <w:szCs w:val="24"/>
        </w:rPr>
        <w:t>. Thus, businesses can accelerate and ideas can be exposed via YouTube which further enhances its significance and credibility.</w:t>
      </w:r>
    </w:p>
    <w:p w:rsidR="00E92298" w:rsidRDefault="00BB4CAC" w:rsidP="00A97D4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D5237">
        <w:rPr>
          <w:rFonts w:ascii="Times New Roman" w:hAnsi="Times New Roman" w:cs="Times New Roman"/>
          <w:sz w:val="24"/>
          <w:szCs w:val="24"/>
        </w:rPr>
        <w:t xml:space="preserve">Likewise, educators and learners can make videos and others can learn from it even by sitting at home. It has replaced the need for affording expensive education and thus has transformed the entire structure of acquiring information and knowledge. </w:t>
      </w:r>
      <w:r>
        <w:rPr>
          <w:rFonts w:ascii="Times New Roman" w:hAnsi="Times New Roman" w:cs="Times New Roman"/>
          <w:sz w:val="24"/>
          <w:szCs w:val="24"/>
        </w:rPr>
        <w:t>The most significant aspect is t</w:t>
      </w:r>
      <w:r>
        <w:rPr>
          <w:rFonts w:ascii="Times New Roman" w:hAnsi="Times New Roman" w:cs="Times New Roman"/>
          <w:sz w:val="24"/>
          <w:szCs w:val="24"/>
        </w:rPr>
        <w:t>he availability of tutorials, free of cost, on nearly every subject and discipline. It makes YouTube a potential learning platform for the children and parents who desire to homeschool their children can rely on it to harness productivity in their children</w:t>
      </w:r>
      <w:r>
        <w:rPr>
          <w:rFonts w:ascii="Times New Roman" w:hAnsi="Times New Roman" w:cs="Times New Roman"/>
          <w:sz w:val="24"/>
          <w:szCs w:val="24"/>
        </w:rPr>
        <w:t xml:space="preserve"> without pursuing the traditional means.</w:t>
      </w:r>
    </w:p>
    <w:p w:rsidR="00C5224A" w:rsidRDefault="00BB4CAC" w:rsidP="00A97D40">
      <w:pPr>
        <w:spacing w:after="0" w:line="480" w:lineRule="auto"/>
        <w:rPr>
          <w:rFonts w:ascii="Times New Roman" w:hAnsi="Times New Roman" w:cs="Times New Roman"/>
          <w:sz w:val="24"/>
          <w:szCs w:val="24"/>
        </w:rPr>
      </w:pPr>
      <w:r>
        <w:rPr>
          <w:rFonts w:ascii="Times New Roman" w:hAnsi="Times New Roman" w:cs="Times New Roman"/>
          <w:sz w:val="24"/>
          <w:szCs w:val="24"/>
        </w:rPr>
        <w:tab/>
        <w:t>To sum up, YouTube has transformed the traditional mode of advertisement, learning, earning and entertainment under the influence o</w:t>
      </w:r>
      <w:r w:rsidR="00340B26">
        <w:rPr>
          <w:rFonts w:ascii="Times New Roman" w:hAnsi="Times New Roman" w:cs="Times New Roman"/>
          <w:sz w:val="24"/>
          <w:szCs w:val="24"/>
        </w:rPr>
        <w:t xml:space="preserve">f a massive viewership and subscribers. Different </w:t>
      </w:r>
      <w:r w:rsidR="00340B26">
        <w:rPr>
          <w:rFonts w:ascii="Times New Roman" w:hAnsi="Times New Roman" w:cs="Times New Roman"/>
          <w:sz w:val="24"/>
          <w:szCs w:val="24"/>
        </w:rPr>
        <w:lastRenderedPageBreak/>
        <w:t xml:space="preserve">channels can enhance the learning, offer entertainment and dispense productivity to the entrepreneurs and influencers. The bottom line is that YouTube underpins massive incentives and its opponents ought not to be paid heed. </w:t>
      </w: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BF22FD" w:rsidRDefault="00BF22FD" w:rsidP="00946CAD">
      <w:pPr>
        <w:spacing w:after="0" w:line="480" w:lineRule="auto"/>
        <w:ind w:left="2880" w:firstLine="720"/>
        <w:rPr>
          <w:rFonts w:ascii="Times New Roman" w:hAnsi="Times New Roman" w:cs="Times New Roman"/>
          <w:sz w:val="24"/>
          <w:szCs w:val="24"/>
        </w:rPr>
      </w:pPr>
    </w:p>
    <w:p w:rsidR="00460119" w:rsidRDefault="00460119" w:rsidP="00460119">
      <w:pPr>
        <w:spacing w:after="0" w:line="480" w:lineRule="auto"/>
        <w:rPr>
          <w:rFonts w:ascii="Times New Roman" w:hAnsi="Times New Roman" w:cs="Times New Roman"/>
          <w:sz w:val="24"/>
          <w:szCs w:val="24"/>
        </w:rPr>
      </w:pPr>
    </w:p>
    <w:p w:rsidR="00D04F06" w:rsidRDefault="00D04F06" w:rsidP="00460119">
      <w:pPr>
        <w:spacing w:after="0" w:line="480" w:lineRule="auto"/>
        <w:ind w:left="2880" w:firstLine="720"/>
        <w:rPr>
          <w:rFonts w:ascii="Times New Roman" w:hAnsi="Times New Roman" w:cs="Times New Roman"/>
          <w:sz w:val="24"/>
          <w:szCs w:val="24"/>
        </w:rPr>
      </w:pPr>
    </w:p>
    <w:p w:rsidR="00D04F06" w:rsidRDefault="00D04F06" w:rsidP="00460119">
      <w:pPr>
        <w:spacing w:after="0" w:line="480" w:lineRule="auto"/>
        <w:ind w:left="2880" w:firstLine="720"/>
        <w:rPr>
          <w:rFonts w:ascii="Times New Roman" w:hAnsi="Times New Roman" w:cs="Times New Roman"/>
          <w:sz w:val="24"/>
          <w:szCs w:val="24"/>
        </w:rPr>
      </w:pPr>
    </w:p>
    <w:p w:rsidR="00D04F06" w:rsidRDefault="00D04F06" w:rsidP="00460119">
      <w:pPr>
        <w:spacing w:after="0" w:line="480" w:lineRule="auto"/>
        <w:ind w:left="2880" w:firstLine="720"/>
        <w:rPr>
          <w:rFonts w:ascii="Times New Roman" w:hAnsi="Times New Roman" w:cs="Times New Roman"/>
          <w:sz w:val="24"/>
          <w:szCs w:val="24"/>
        </w:rPr>
      </w:pPr>
    </w:p>
    <w:p w:rsidR="00D04F06" w:rsidRDefault="00D04F06" w:rsidP="00460119">
      <w:pPr>
        <w:spacing w:after="0" w:line="480" w:lineRule="auto"/>
        <w:ind w:left="2880" w:firstLine="720"/>
        <w:rPr>
          <w:rFonts w:ascii="Times New Roman" w:hAnsi="Times New Roman" w:cs="Times New Roman"/>
          <w:sz w:val="24"/>
          <w:szCs w:val="24"/>
        </w:rPr>
      </w:pPr>
    </w:p>
    <w:p w:rsidR="004B59D5" w:rsidRDefault="00BB4CAC" w:rsidP="00460119">
      <w:pPr>
        <w:spacing w:after="0" w:line="480" w:lineRule="auto"/>
        <w:ind w:left="2880" w:firstLine="720"/>
        <w:rPr>
          <w:rFonts w:ascii="Times New Roman" w:hAnsi="Times New Roman" w:cs="Times New Roman"/>
          <w:sz w:val="24"/>
          <w:szCs w:val="24"/>
        </w:rPr>
      </w:pPr>
      <w:r>
        <w:rPr>
          <w:rFonts w:ascii="Times New Roman" w:hAnsi="Times New Roman" w:cs="Times New Roman"/>
          <w:sz w:val="24"/>
          <w:szCs w:val="24"/>
        </w:rPr>
        <w:t>Works Cited</w:t>
      </w:r>
    </w:p>
    <w:p w:rsidR="00B2231A" w:rsidRPr="00B2231A" w:rsidRDefault="00BB4CAC" w:rsidP="00B2231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2231A">
        <w:rPr>
          <w:rFonts w:ascii="Times New Roman" w:hAnsi="Times New Roman" w:cs="Times New Roman"/>
          <w:sz w:val="24"/>
        </w:rPr>
        <w:t xml:space="preserve">“Gamers Making Millions on Youtube | 2019 Business Spotlight.” </w:t>
      </w:r>
      <w:r w:rsidRPr="00B2231A">
        <w:rPr>
          <w:rFonts w:ascii="Times New Roman" w:hAnsi="Times New Roman" w:cs="Times New Roman"/>
          <w:i/>
          <w:iCs/>
          <w:sz w:val="24"/>
        </w:rPr>
        <w:t>The Ultimate Resource for Video Game Design</w:t>
      </w:r>
      <w:r w:rsidRPr="00B2231A">
        <w:rPr>
          <w:rFonts w:ascii="Times New Roman" w:hAnsi="Times New Roman" w:cs="Times New Roman"/>
          <w:sz w:val="24"/>
        </w:rPr>
        <w:t>, https://www.gamedesigning.org/youtube/. Accessed 24 Apr. 2019.</w:t>
      </w:r>
    </w:p>
    <w:p w:rsidR="00B2231A" w:rsidRPr="00B2231A" w:rsidRDefault="00BB4CAC" w:rsidP="00B2231A">
      <w:pPr>
        <w:pStyle w:val="Bibliography"/>
        <w:rPr>
          <w:rFonts w:ascii="Times New Roman" w:hAnsi="Times New Roman" w:cs="Times New Roman"/>
          <w:sz w:val="24"/>
        </w:rPr>
      </w:pPr>
      <w:r w:rsidRPr="00B2231A">
        <w:rPr>
          <w:rFonts w:ascii="Times New Roman" w:hAnsi="Times New Roman" w:cs="Times New Roman"/>
          <w:sz w:val="24"/>
        </w:rPr>
        <w:t>“Why YouT</w:t>
      </w:r>
      <w:r w:rsidRPr="00B2231A">
        <w:rPr>
          <w:rFonts w:ascii="Times New Roman" w:hAnsi="Times New Roman" w:cs="Times New Roman"/>
          <w:sz w:val="24"/>
        </w:rPr>
        <w:t xml:space="preserve">ube Is Good For Business.” </w:t>
      </w:r>
      <w:r w:rsidRPr="00B2231A">
        <w:rPr>
          <w:rFonts w:ascii="Times New Roman" w:hAnsi="Times New Roman" w:cs="Times New Roman"/>
          <w:i/>
          <w:iCs/>
          <w:sz w:val="24"/>
        </w:rPr>
        <w:t>ViewsReviews</w:t>
      </w:r>
      <w:r w:rsidRPr="00B2231A">
        <w:rPr>
          <w:rFonts w:ascii="Times New Roman" w:hAnsi="Times New Roman" w:cs="Times New Roman"/>
          <w:sz w:val="24"/>
        </w:rPr>
        <w:t>, 17 Jan. 2017, https://viewsreviews.org/2017/01/youtube-good-business/.</w:t>
      </w:r>
    </w:p>
    <w:p w:rsidR="00B2231A" w:rsidRPr="00B2231A" w:rsidRDefault="00BB4CAC" w:rsidP="00B2231A">
      <w:pPr>
        <w:pStyle w:val="Bibliography"/>
        <w:rPr>
          <w:rFonts w:ascii="Times New Roman" w:hAnsi="Times New Roman" w:cs="Times New Roman"/>
          <w:sz w:val="24"/>
        </w:rPr>
      </w:pPr>
      <w:r w:rsidRPr="00B2231A">
        <w:rPr>
          <w:rFonts w:ascii="Times New Roman" w:hAnsi="Times New Roman" w:cs="Times New Roman"/>
          <w:i/>
          <w:iCs/>
          <w:sz w:val="24"/>
        </w:rPr>
        <w:t>YouTube &amp; News | Pew Research Center</w:t>
      </w:r>
      <w:r w:rsidRPr="00B2231A">
        <w:rPr>
          <w:rFonts w:ascii="Times New Roman" w:hAnsi="Times New Roman" w:cs="Times New Roman"/>
          <w:sz w:val="24"/>
        </w:rPr>
        <w:t>. 16 July 2012, https://www.journalism.org/2012/07/16/youtube-news/.</w:t>
      </w:r>
    </w:p>
    <w:p w:rsidR="005668D1" w:rsidRPr="00A8393A" w:rsidRDefault="00BB4CAC">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5668D1"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4CAC" w:rsidRDefault="00BB4CAC">
      <w:pPr>
        <w:spacing w:after="0" w:line="240" w:lineRule="auto"/>
      </w:pPr>
      <w:r>
        <w:separator/>
      </w:r>
    </w:p>
  </w:endnote>
  <w:endnote w:type="continuationSeparator" w:id="0">
    <w:p w:rsidR="00BB4CAC" w:rsidRDefault="00BB4C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4CAC" w:rsidRDefault="00BB4CAC">
      <w:pPr>
        <w:spacing w:after="0" w:line="240" w:lineRule="auto"/>
      </w:pPr>
      <w:r>
        <w:separator/>
      </w:r>
    </w:p>
  </w:footnote>
  <w:footnote w:type="continuationSeparator" w:id="0">
    <w:p w:rsidR="00BB4CAC" w:rsidRDefault="00BB4CA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BB4CAC"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5336CF">
          <w:rPr>
            <w:rFonts w:ascii="Times New Roman" w:hAnsi="Times New Roman" w:cs="Times New Roman"/>
            <w:noProof/>
            <w:sz w:val="24"/>
            <w:szCs w:val="24"/>
          </w:rPr>
          <w:t>1</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260"/>
    <w:rsid w:val="00000A7E"/>
    <w:rsid w:val="000018BE"/>
    <w:rsid w:val="00004668"/>
    <w:rsid w:val="00004E50"/>
    <w:rsid w:val="000129B6"/>
    <w:rsid w:val="00014AA5"/>
    <w:rsid w:val="00015E07"/>
    <w:rsid w:val="00023A91"/>
    <w:rsid w:val="0002749C"/>
    <w:rsid w:val="00031CD8"/>
    <w:rsid w:val="00032776"/>
    <w:rsid w:val="00033E39"/>
    <w:rsid w:val="00034C76"/>
    <w:rsid w:val="00035CA5"/>
    <w:rsid w:val="00036D0A"/>
    <w:rsid w:val="0004633A"/>
    <w:rsid w:val="00051F57"/>
    <w:rsid w:val="00056733"/>
    <w:rsid w:val="0005796A"/>
    <w:rsid w:val="0006067B"/>
    <w:rsid w:val="0006115F"/>
    <w:rsid w:val="00062974"/>
    <w:rsid w:val="00065345"/>
    <w:rsid w:val="0006593E"/>
    <w:rsid w:val="00066BD2"/>
    <w:rsid w:val="00067E5B"/>
    <w:rsid w:val="000700C5"/>
    <w:rsid w:val="00071019"/>
    <w:rsid w:val="00071AB6"/>
    <w:rsid w:val="00071AC1"/>
    <w:rsid w:val="00072792"/>
    <w:rsid w:val="000770CA"/>
    <w:rsid w:val="00080C58"/>
    <w:rsid w:val="000819D6"/>
    <w:rsid w:val="00081EFD"/>
    <w:rsid w:val="0008216E"/>
    <w:rsid w:val="0008256D"/>
    <w:rsid w:val="00083C8D"/>
    <w:rsid w:val="00084A92"/>
    <w:rsid w:val="00084C75"/>
    <w:rsid w:val="000920C6"/>
    <w:rsid w:val="0009236C"/>
    <w:rsid w:val="000A019D"/>
    <w:rsid w:val="000A01FB"/>
    <w:rsid w:val="000A10A8"/>
    <w:rsid w:val="000A2BE5"/>
    <w:rsid w:val="000A329D"/>
    <w:rsid w:val="000A3322"/>
    <w:rsid w:val="000A63CD"/>
    <w:rsid w:val="000B13EF"/>
    <w:rsid w:val="000B404A"/>
    <w:rsid w:val="000B4B2F"/>
    <w:rsid w:val="000B5A93"/>
    <w:rsid w:val="000B7FB2"/>
    <w:rsid w:val="000C16BC"/>
    <w:rsid w:val="000C3703"/>
    <w:rsid w:val="000C3927"/>
    <w:rsid w:val="000C464B"/>
    <w:rsid w:val="000C4B45"/>
    <w:rsid w:val="000D111E"/>
    <w:rsid w:val="000D1141"/>
    <w:rsid w:val="000D31FA"/>
    <w:rsid w:val="000D3306"/>
    <w:rsid w:val="000D5237"/>
    <w:rsid w:val="000E0D08"/>
    <w:rsid w:val="000E132D"/>
    <w:rsid w:val="000E26D6"/>
    <w:rsid w:val="000E537A"/>
    <w:rsid w:val="000E7C60"/>
    <w:rsid w:val="000F28A2"/>
    <w:rsid w:val="000F3D3B"/>
    <w:rsid w:val="000F5B82"/>
    <w:rsid w:val="000F5E01"/>
    <w:rsid w:val="000F6537"/>
    <w:rsid w:val="000F65B0"/>
    <w:rsid w:val="000F6BF1"/>
    <w:rsid w:val="000F7E06"/>
    <w:rsid w:val="00101815"/>
    <w:rsid w:val="00104B03"/>
    <w:rsid w:val="00106B04"/>
    <w:rsid w:val="00111E51"/>
    <w:rsid w:val="00121760"/>
    <w:rsid w:val="00123C1A"/>
    <w:rsid w:val="001244AB"/>
    <w:rsid w:val="0012573B"/>
    <w:rsid w:val="00127E47"/>
    <w:rsid w:val="00132242"/>
    <w:rsid w:val="00132F7F"/>
    <w:rsid w:val="0013361F"/>
    <w:rsid w:val="00134EB2"/>
    <w:rsid w:val="00135576"/>
    <w:rsid w:val="001415C7"/>
    <w:rsid w:val="00142991"/>
    <w:rsid w:val="001446E2"/>
    <w:rsid w:val="00146A7A"/>
    <w:rsid w:val="0014742B"/>
    <w:rsid w:val="00157FDB"/>
    <w:rsid w:val="00160870"/>
    <w:rsid w:val="00162C33"/>
    <w:rsid w:val="00162F22"/>
    <w:rsid w:val="00163DBF"/>
    <w:rsid w:val="001711AE"/>
    <w:rsid w:val="00172CFF"/>
    <w:rsid w:val="00182734"/>
    <w:rsid w:val="0018601E"/>
    <w:rsid w:val="001923FD"/>
    <w:rsid w:val="00194341"/>
    <w:rsid w:val="001A2060"/>
    <w:rsid w:val="001A3670"/>
    <w:rsid w:val="001A3700"/>
    <w:rsid w:val="001A50A7"/>
    <w:rsid w:val="001B060F"/>
    <w:rsid w:val="001C2464"/>
    <w:rsid w:val="001C66DD"/>
    <w:rsid w:val="001D0519"/>
    <w:rsid w:val="001D2B59"/>
    <w:rsid w:val="001D4231"/>
    <w:rsid w:val="001D4CDF"/>
    <w:rsid w:val="001D6C0A"/>
    <w:rsid w:val="001D75DC"/>
    <w:rsid w:val="001D7849"/>
    <w:rsid w:val="001D79B0"/>
    <w:rsid w:val="001E3876"/>
    <w:rsid w:val="001E7E46"/>
    <w:rsid w:val="001F1239"/>
    <w:rsid w:val="001F1521"/>
    <w:rsid w:val="001F44E5"/>
    <w:rsid w:val="00200583"/>
    <w:rsid w:val="00200746"/>
    <w:rsid w:val="00202F66"/>
    <w:rsid w:val="0020318A"/>
    <w:rsid w:val="00204D96"/>
    <w:rsid w:val="0020570C"/>
    <w:rsid w:val="002128DC"/>
    <w:rsid w:val="002146C4"/>
    <w:rsid w:val="00216293"/>
    <w:rsid w:val="00216CFF"/>
    <w:rsid w:val="002272AE"/>
    <w:rsid w:val="00230EA2"/>
    <w:rsid w:val="002324B1"/>
    <w:rsid w:val="0023333D"/>
    <w:rsid w:val="00234FF1"/>
    <w:rsid w:val="0023547E"/>
    <w:rsid w:val="00236D3F"/>
    <w:rsid w:val="00241B27"/>
    <w:rsid w:val="00243883"/>
    <w:rsid w:val="00246196"/>
    <w:rsid w:val="002504AF"/>
    <w:rsid w:val="00252425"/>
    <w:rsid w:val="00253D16"/>
    <w:rsid w:val="002553C1"/>
    <w:rsid w:val="002600CE"/>
    <w:rsid w:val="0026332A"/>
    <w:rsid w:val="0026346E"/>
    <w:rsid w:val="00265BFC"/>
    <w:rsid w:val="00271602"/>
    <w:rsid w:val="0027162B"/>
    <w:rsid w:val="002739C9"/>
    <w:rsid w:val="002740FD"/>
    <w:rsid w:val="0027588A"/>
    <w:rsid w:val="0027754B"/>
    <w:rsid w:val="00280664"/>
    <w:rsid w:val="002836D0"/>
    <w:rsid w:val="00284F53"/>
    <w:rsid w:val="00287C80"/>
    <w:rsid w:val="00291293"/>
    <w:rsid w:val="00292521"/>
    <w:rsid w:val="00292523"/>
    <w:rsid w:val="002A5D8D"/>
    <w:rsid w:val="002A6446"/>
    <w:rsid w:val="002A6825"/>
    <w:rsid w:val="002A6B5A"/>
    <w:rsid w:val="002A6D8E"/>
    <w:rsid w:val="002B258B"/>
    <w:rsid w:val="002B357D"/>
    <w:rsid w:val="002B4711"/>
    <w:rsid w:val="002B62A0"/>
    <w:rsid w:val="002C3E55"/>
    <w:rsid w:val="002C5E2A"/>
    <w:rsid w:val="002C61AC"/>
    <w:rsid w:val="002D30CC"/>
    <w:rsid w:val="002D3703"/>
    <w:rsid w:val="002D65CE"/>
    <w:rsid w:val="002E2D7D"/>
    <w:rsid w:val="002E6868"/>
    <w:rsid w:val="002E6968"/>
    <w:rsid w:val="002F04AE"/>
    <w:rsid w:val="002F25BC"/>
    <w:rsid w:val="002F3D22"/>
    <w:rsid w:val="002F74AE"/>
    <w:rsid w:val="002F7D6A"/>
    <w:rsid w:val="002F7F1E"/>
    <w:rsid w:val="00303C0A"/>
    <w:rsid w:val="003043B1"/>
    <w:rsid w:val="00304788"/>
    <w:rsid w:val="00306978"/>
    <w:rsid w:val="00311E6E"/>
    <w:rsid w:val="00317147"/>
    <w:rsid w:val="003173EA"/>
    <w:rsid w:val="00317DE7"/>
    <w:rsid w:val="00321A6C"/>
    <w:rsid w:val="003271A4"/>
    <w:rsid w:val="00327BAD"/>
    <w:rsid w:val="00333A5E"/>
    <w:rsid w:val="00337115"/>
    <w:rsid w:val="00340B26"/>
    <w:rsid w:val="003476A9"/>
    <w:rsid w:val="00353E08"/>
    <w:rsid w:val="00361CBE"/>
    <w:rsid w:val="00361E82"/>
    <w:rsid w:val="00362267"/>
    <w:rsid w:val="00363439"/>
    <w:rsid w:val="0036444C"/>
    <w:rsid w:val="00364946"/>
    <w:rsid w:val="00370AB3"/>
    <w:rsid w:val="00373B2E"/>
    <w:rsid w:val="003749AC"/>
    <w:rsid w:val="00375908"/>
    <w:rsid w:val="003759E3"/>
    <w:rsid w:val="00375EFA"/>
    <w:rsid w:val="00382B07"/>
    <w:rsid w:val="003869F2"/>
    <w:rsid w:val="003945F6"/>
    <w:rsid w:val="00396523"/>
    <w:rsid w:val="003A0BA7"/>
    <w:rsid w:val="003A254E"/>
    <w:rsid w:val="003A32AF"/>
    <w:rsid w:val="003A5384"/>
    <w:rsid w:val="003A5EE4"/>
    <w:rsid w:val="003A6C79"/>
    <w:rsid w:val="003B014A"/>
    <w:rsid w:val="003B7EF0"/>
    <w:rsid w:val="003C0639"/>
    <w:rsid w:val="003C40BD"/>
    <w:rsid w:val="003C5B10"/>
    <w:rsid w:val="003D0219"/>
    <w:rsid w:val="003D05FE"/>
    <w:rsid w:val="003D239A"/>
    <w:rsid w:val="003D2B4C"/>
    <w:rsid w:val="003D406F"/>
    <w:rsid w:val="003D6B40"/>
    <w:rsid w:val="003D6F53"/>
    <w:rsid w:val="003D728C"/>
    <w:rsid w:val="003E09B8"/>
    <w:rsid w:val="003E1ACB"/>
    <w:rsid w:val="003E268E"/>
    <w:rsid w:val="003E3036"/>
    <w:rsid w:val="003E3470"/>
    <w:rsid w:val="003E3953"/>
    <w:rsid w:val="003F0B99"/>
    <w:rsid w:val="003F6638"/>
    <w:rsid w:val="00400954"/>
    <w:rsid w:val="00402929"/>
    <w:rsid w:val="0040350D"/>
    <w:rsid w:val="0040363A"/>
    <w:rsid w:val="00403F4B"/>
    <w:rsid w:val="00406C2D"/>
    <w:rsid w:val="004079C3"/>
    <w:rsid w:val="00410E07"/>
    <w:rsid w:val="00412BAB"/>
    <w:rsid w:val="004150FB"/>
    <w:rsid w:val="00423044"/>
    <w:rsid w:val="00424E0D"/>
    <w:rsid w:val="00427894"/>
    <w:rsid w:val="0043245E"/>
    <w:rsid w:val="004332F8"/>
    <w:rsid w:val="00435779"/>
    <w:rsid w:val="004431D9"/>
    <w:rsid w:val="004435AC"/>
    <w:rsid w:val="00443623"/>
    <w:rsid w:val="0044386E"/>
    <w:rsid w:val="00443CCD"/>
    <w:rsid w:val="00444888"/>
    <w:rsid w:val="00446D15"/>
    <w:rsid w:val="00446E31"/>
    <w:rsid w:val="00453245"/>
    <w:rsid w:val="004549FC"/>
    <w:rsid w:val="00460119"/>
    <w:rsid w:val="004638F2"/>
    <w:rsid w:val="00466A43"/>
    <w:rsid w:val="00473A78"/>
    <w:rsid w:val="004747BF"/>
    <w:rsid w:val="00491FE7"/>
    <w:rsid w:val="004949BA"/>
    <w:rsid w:val="004A1D70"/>
    <w:rsid w:val="004A43D8"/>
    <w:rsid w:val="004A68DD"/>
    <w:rsid w:val="004A7341"/>
    <w:rsid w:val="004B18C5"/>
    <w:rsid w:val="004B486F"/>
    <w:rsid w:val="004B59D5"/>
    <w:rsid w:val="004B682B"/>
    <w:rsid w:val="004B7427"/>
    <w:rsid w:val="004C1C9C"/>
    <w:rsid w:val="004C2A8C"/>
    <w:rsid w:val="004C364D"/>
    <w:rsid w:val="004C498C"/>
    <w:rsid w:val="004D34FA"/>
    <w:rsid w:val="004D4D8C"/>
    <w:rsid w:val="004D75DD"/>
    <w:rsid w:val="004E04FF"/>
    <w:rsid w:val="004E189E"/>
    <w:rsid w:val="004E299B"/>
    <w:rsid w:val="004E49DA"/>
    <w:rsid w:val="004E4A27"/>
    <w:rsid w:val="004E79B7"/>
    <w:rsid w:val="004F143D"/>
    <w:rsid w:val="004F2930"/>
    <w:rsid w:val="004F5829"/>
    <w:rsid w:val="004F6AFD"/>
    <w:rsid w:val="004F71E3"/>
    <w:rsid w:val="004F7A1D"/>
    <w:rsid w:val="00500C62"/>
    <w:rsid w:val="00500D97"/>
    <w:rsid w:val="00510093"/>
    <w:rsid w:val="0051158A"/>
    <w:rsid w:val="0051184C"/>
    <w:rsid w:val="005120A7"/>
    <w:rsid w:val="00515909"/>
    <w:rsid w:val="00524107"/>
    <w:rsid w:val="00526AA7"/>
    <w:rsid w:val="00530537"/>
    <w:rsid w:val="005336CF"/>
    <w:rsid w:val="005344C9"/>
    <w:rsid w:val="0053752A"/>
    <w:rsid w:val="00540F89"/>
    <w:rsid w:val="00541CE0"/>
    <w:rsid w:val="00542A60"/>
    <w:rsid w:val="00551D06"/>
    <w:rsid w:val="005619EC"/>
    <w:rsid w:val="00562861"/>
    <w:rsid w:val="005668D1"/>
    <w:rsid w:val="00573EC4"/>
    <w:rsid w:val="005763CD"/>
    <w:rsid w:val="00587153"/>
    <w:rsid w:val="00587289"/>
    <w:rsid w:val="005916A4"/>
    <w:rsid w:val="00595A04"/>
    <w:rsid w:val="005A6794"/>
    <w:rsid w:val="005B34FD"/>
    <w:rsid w:val="005B76C3"/>
    <w:rsid w:val="005C6A81"/>
    <w:rsid w:val="005D183A"/>
    <w:rsid w:val="005D2554"/>
    <w:rsid w:val="005E41C0"/>
    <w:rsid w:val="005E48C4"/>
    <w:rsid w:val="005E4C22"/>
    <w:rsid w:val="005E67D3"/>
    <w:rsid w:val="005F386F"/>
    <w:rsid w:val="005F5FD2"/>
    <w:rsid w:val="005F7012"/>
    <w:rsid w:val="006055F3"/>
    <w:rsid w:val="0061148D"/>
    <w:rsid w:val="00611D42"/>
    <w:rsid w:val="006125C3"/>
    <w:rsid w:val="00614E58"/>
    <w:rsid w:val="006155B2"/>
    <w:rsid w:val="006215D7"/>
    <w:rsid w:val="00622F1A"/>
    <w:rsid w:val="00624516"/>
    <w:rsid w:val="006247BA"/>
    <w:rsid w:val="006358F3"/>
    <w:rsid w:val="00637CB4"/>
    <w:rsid w:val="00642008"/>
    <w:rsid w:val="00651593"/>
    <w:rsid w:val="00651DC2"/>
    <w:rsid w:val="00662E7A"/>
    <w:rsid w:val="006631BD"/>
    <w:rsid w:val="0066375D"/>
    <w:rsid w:val="00664E74"/>
    <w:rsid w:val="00665C86"/>
    <w:rsid w:val="006676A2"/>
    <w:rsid w:val="00673BC6"/>
    <w:rsid w:val="00673DA8"/>
    <w:rsid w:val="00676630"/>
    <w:rsid w:val="00681053"/>
    <w:rsid w:val="0068591E"/>
    <w:rsid w:val="00686066"/>
    <w:rsid w:val="0068685A"/>
    <w:rsid w:val="0069390C"/>
    <w:rsid w:val="00694F2D"/>
    <w:rsid w:val="006A17E2"/>
    <w:rsid w:val="006A2662"/>
    <w:rsid w:val="006A45EB"/>
    <w:rsid w:val="006A7ED6"/>
    <w:rsid w:val="006B2170"/>
    <w:rsid w:val="006B23AF"/>
    <w:rsid w:val="006B4221"/>
    <w:rsid w:val="006B4BE4"/>
    <w:rsid w:val="006B4C7E"/>
    <w:rsid w:val="006B4C9D"/>
    <w:rsid w:val="006B6138"/>
    <w:rsid w:val="006C070C"/>
    <w:rsid w:val="006C271B"/>
    <w:rsid w:val="006C4B66"/>
    <w:rsid w:val="006C59D6"/>
    <w:rsid w:val="006C6AD2"/>
    <w:rsid w:val="006C6DBD"/>
    <w:rsid w:val="006D3499"/>
    <w:rsid w:val="006D3DF5"/>
    <w:rsid w:val="006D5A9D"/>
    <w:rsid w:val="006D6792"/>
    <w:rsid w:val="006E3BA4"/>
    <w:rsid w:val="006E4F29"/>
    <w:rsid w:val="006E5B83"/>
    <w:rsid w:val="006E6419"/>
    <w:rsid w:val="006F2ED9"/>
    <w:rsid w:val="006F4674"/>
    <w:rsid w:val="006F7C3E"/>
    <w:rsid w:val="00700410"/>
    <w:rsid w:val="00706EE5"/>
    <w:rsid w:val="00707031"/>
    <w:rsid w:val="00711313"/>
    <w:rsid w:val="0071374E"/>
    <w:rsid w:val="00714970"/>
    <w:rsid w:val="00715AE2"/>
    <w:rsid w:val="007203C9"/>
    <w:rsid w:val="00720439"/>
    <w:rsid w:val="00723423"/>
    <w:rsid w:val="00730456"/>
    <w:rsid w:val="0073086F"/>
    <w:rsid w:val="00730B05"/>
    <w:rsid w:val="00734E4D"/>
    <w:rsid w:val="00736278"/>
    <w:rsid w:val="00740E5F"/>
    <w:rsid w:val="0074168B"/>
    <w:rsid w:val="00741E98"/>
    <w:rsid w:val="00747D03"/>
    <w:rsid w:val="00750542"/>
    <w:rsid w:val="00751009"/>
    <w:rsid w:val="00761A57"/>
    <w:rsid w:val="00763B9F"/>
    <w:rsid w:val="0076647C"/>
    <w:rsid w:val="007712E7"/>
    <w:rsid w:val="00775291"/>
    <w:rsid w:val="0077559B"/>
    <w:rsid w:val="00775832"/>
    <w:rsid w:val="007758D0"/>
    <w:rsid w:val="007761AF"/>
    <w:rsid w:val="00777152"/>
    <w:rsid w:val="00780E1C"/>
    <w:rsid w:val="007870FF"/>
    <w:rsid w:val="00787641"/>
    <w:rsid w:val="00787CCE"/>
    <w:rsid w:val="00794286"/>
    <w:rsid w:val="007953A8"/>
    <w:rsid w:val="00795DFC"/>
    <w:rsid w:val="007A1C3D"/>
    <w:rsid w:val="007A6990"/>
    <w:rsid w:val="007B0AC7"/>
    <w:rsid w:val="007B5DEC"/>
    <w:rsid w:val="007C0FB1"/>
    <w:rsid w:val="007C1EAF"/>
    <w:rsid w:val="007C2D58"/>
    <w:rsid w:val="007C3C08"/>
    <w:rsid w:val="007C3E73"/>
    <w:rsid w:val="007C55A1"/>
    <w:rsid w:val="007D0D25"/>
    <w:rsid w:val="007D23C1"/>
    <w:rsid w:val="007E26D4"/>
    <w:rsid w:val="007E5C0F"/>
    <w:rsid w:val="007E7259"/>
    <w:rsid w:val="007E7521"/>
    <w:rsid w:val="007E76A4"/>
    <w:rsid w:val="007F0EEE"/>
    <w:rsid w:val="007F1250"/>
    <w:rsid w:val="007F67F9"/>
    <w:rsid w:val="007F6ABD"/>
    <w:rsid w:val="0080004A"/>
    <w:rsid w:val="0080101D"/>
    <w:rsid w:val="0080357D"/>
    <w:rsid w:val="00805F7D"/>
    <w:rsid w:val="00807867"/>
    <w:rsid w:val="00810272"/>
    <w:rsid w:val="00814088"/>
    <w:rsid w:val="0081618E"/>
    <w:rsid w:val="008204F4"/>
    <w:rsid w:val="008239A5"/>
    <w:rsid w:val="008260B0"/>
    <w:rsid w:val="00827E82"/>
    <w:rsid w:val="00832F6A"/>
    <w:rsid w:val="00833922"/>
    <w:rsid w:val="00835980"/>
    <w:rsid w:val="008375CB"/>
    <w:rsid w:val="0084191E"/>
    <w:rsid w:val="00841D36"/>
    <w:rsid w:val="00850955"/>
    <w:rsid w:val="00850964"/>
    <w:rsid w:val="00851AEC"/>
    <w:rsid w:val="00851DAD"/>
    <w:rsid w:val="0085401C"/>
    <w:rsid w:val="00854150"/>
    <w:rsid w:val="00854163"/>
    <w:rsid w:val="00854654"/>
    <w:rsid w:val="00855000"/>
    <w:rsid w:val="008563C3"/>
    <w:rsid w:val="00857DBE"/>
    <w:rsid w:val="00862FDA"/>
    <w:rsid w:val="008638C7"/>
    <w:rsid w:val="00870020"/>
    <w:rsid w:val="00876BC1"/>
    <w:rsid w:val="008832D5"/>
    <w:rsid w:val="00886DAA"/>
    <w:rsid w:val="00887962"/>
    <w:rsid w:val="00887B87"/>
    <w:rsid w:val="00891079"/>
    <w:rsid w:val="00893321"/>
    <w:rsid w:val="008A1153"/>
    <w:rsid w:val="008A4344"/>
    <w:rsid w:val="008B4A60"/>
    <w:rsid w:val="008B4CF4"/>
    <w:rsid w:val="008C1300"/>
    <w:rsid w:val="008C25F1"/>
    <w:rsid w:val="008C301C"/>
    <w:rsid w:val="008C57F3"/>
    <w:rsid w:val="008C721D"/>
    <w:rsid w:val="008D0B81"/>
    <w:rsid w:val="008D57EA"/>
    <w:rsid w:val="008D6EC7"/>
    <w:rsid w:val="008D7AA7"/>
    <w:rsid w:val="008E3BCD"/>
    <w:rsid w:val="008E4A3E"/>
    <w:rsid w:val="008E630B"/>
    <w:rsid w:val="008F0976"/>
    <w:rsid w:val="008F098F"/>
    <w:rsid w:val="008F0D4D"/>
    <w:rsid w:val="008F4A9B"/>
    <w:rsid w:val="008F7080"/>
    <w:rsid w:val="00900467"/>
    <w:rsid w:val="009028F0"/>
    <w:rsid w:val="00907AF7"/>
    <w:rsid w:val="00910FF3"/>
    <w:rsid w:val="00914B02"/>
    <w:rsid w:val="00915F53"/>
    <w:rsid w:val="00923A59"/>
    <w:rsid w:val="009279B1"/>
    <w:rsid w:val="0093054F"/>
    <w:rsid w:val="00930FEA"/>
    <w:rsid w:val="009320F9"/>
    <w:rsid w:val="00932DD5"/>
    <w:rsid w:val="00934B45"/>
    <w:rsid w:val="00937D6D"/>
    <w:rsid w:val="009433A8"/>
    <w:rsid w:val="00943FC1"/>
    <w:rsid w:val="00944B0E"/>
    <w:rsid w:val="00946CAD"/>
    <w:rsid w:val="0094771A"/>
    <w:rsid w:val="00951667"/>
    <w:rsid w:val="00953A98"/>
    <w:rsid w:val="00954244"/>
    <w:rsid w:val="0095792B"/>
    <w:rsid w:val="00965090"/>
    <w:rsid w:val="0096560F"/>
    <w:rsid w:val="009664FE"/>
    <w:rsid w:val="0097344A"/>
    <w:rsid w:val="00977BC0"/>
    <w:rsid w:val="00981AED"/>
    <w:rsid w:val="0098557E"/>
    <w:rsid w:val="0098710B"/>
    <w:rsid w:val="00991B06"/>
    <w:rsid w:val="009A1AE9"/>
    <w:rsid w:val="009A2F31"/>
    <w:rsid w:val="009A7850"/>
    <w:rsid w:val="009B10E1"/>
    <w:rsid w:val="009B3F91"/>
    <w:rsid w:val="009D02E7"/>
    <w:rsid w:val="009D2144"/>
    <w:rsid w:val="009D2264"/>
    <w:rsid w:val="009D3B9A"/>
    <w:rsid w:val="009D442B"/>
    <w:rsid w:val="009D67F3"/>
    <w:rsid w:val="009E032D"/>
    <w:rsid w:val="009F0752"/>
    <w:rsid w:val="009F3BB7"/>
    <w:rsid w:val="009F48AA"/>
    <w:rsid w:val="009F553E"/>
    <w:rsid w:val="009F6569"/>
    <w:rsid w:val="009F7E13"/>
    <w:rsid w:val="00A007D5"/>
    <w:rsid w:val="00A06503"/>
    <w:rsid w:val="00A074C2"/>
    <w:rsid w:val="00A10D96"/>
    <w:rsid w:val="00A1112F"/>
    <w:rsid w:val="00A20D26"/>
    <w:rsid w:val="00A21006"/>
    <w:rsid w:val="00A242E5"/>
    <w:rsid w:val="00A2638D"/>
    <w:rsid w:val="00A276A3"/>
    <w:rsid w:val="00A31342"/>
    <w:rsid w:val="00A32678"/>
    <w:rsid w:val="00A3427D"/>
    <w:rsid w:val="00A426F9"/>
    <w:rsid w:val="00A45712"/>
    <w:rsid w:val="00A47D51"/>
    <w:rsid w:val="00A5191D"/>
    <w:rsid w:val="00A55911"/>
    <w:rsid w:val="00A56ABE"/>
    <w:rsid w:val="00A61A49"/>
    <w:rsid w:val="00A64015"/>
    <w:rsid w:val="00A65804"/>
    <w:rsid w:val="00A736A1"/>
    <w:rsid w:val="00A76538"/>
    <w:rsid w:val="00A80940"/>
    <w:rsid w:val="00A8217F"/>
    <w:rsid w:val="00A8393A"/>
    <w:rsid w:val="00A84F25"/>
    <w:rsid w:val="00A85FD5"/>
    <w:rsid w:val="00A91446"/>
    <w:rsid w:val="00A94973"/>
    <w:rsid w:val="00A97D40"/>
    <w:rsid w:val="00AA00BD"/>
    <w:rsid w:val="00AB145E"/>
    <w:rsid w:val="00AB240F"/>
    <w:rsid w:val="00AB47FA"/>
    <w:rsid w:val="00AB53C8"/>
    <w:rsid w:val="00AB754A"/>
    <w:rsid w:val="00AB7EA5"/>
    <w:rsid w:val="00AC2CE2"/>
    <w:rsid w:val="00AC56DD"/>
    <w:rsid w:val="00AC58CC"/>
    <w:rsid w:val="00AC7431"/>
    <w:rsid w:val="00AD0485"/>
    <w:rsid w:val="00AD0DF8"/>
    <w:rsid w:val="00AD407F"/>
    <w:rsid w:val="00AD451F"/>
    <w:rsid w:val="00AD59F3"/>
    <w:rsid w:val="00AD640A"/>
    <w:rsid w:val="00AE03B7"/>
    <w:rsid w:val="00AE1B2A"/>
    <w:rsid w:val="00AE3835"/>
    <w:rsid w:val="00AE3866"/>
    <w:rsid w:val="00AE6910"/>
    <w:rsid w:val="00AF0C1A"/>
    <w:rsid w:val="00AF1C4B"/>
    <w:rsid w:val="00AF624C"/>
    <w:rsid w:val="00B00901"/>
    <w:rsid w:val="00B03419"/>
    <w:rsid w:val="00B03F0F"/>
    <w:rsid w:val="00B074FC"/>
    <w:rsid w:val="00B12D12"/>
    <w:rsid w:val="00B12D81"/>
    <w:rsid w:val="00B1432C"/>
    <w:rsid w:val="00B2231A"/>
    <w:rsid w:val="00B2277F"/>
    <w:rsid w:val="00B2433F"/>
    <w:rsid w:val="00B3093E"/>
    <w:rsid w:val="00B3358F"/>
    <w:rsid w:val="00B37643"/>
    <w:rsid w:val="00B37711"/>
    <w:rsid w:val="00B403C7"/>
    <w:rsid w:val="00B40FBC"/>
    <w:rsid w:val="00B432FF"/>
    <w:rsid w:val="00B44AFB"/>
    <w:rsid w:val="00B44B0F"/>
    <w:rsid w:val="00B46FB3"/>
    <w:rsid w:val="00B476C2"/>
    <w:rsid w:val="00B50132"/>
    <w:rsid w:val="00B53A6F"/>
    <w:rsid w:val="00B54251"/>
    <w:rsid w:val="00B54C32"/>
    <w:rsid w:val="00B55AA9"/>
    <w:rsid w:val="00B63B54"/>
    <w:rsid w:val="00B63F6D"/>
    <w:rsid w:val="00B67296"/>
    <w:rsid w:val="00B6750F"/>
    <w:rsid w:val="00B72AD1"/>
    <w:rsid w:val="00B72E45"/>
    <w:rsid w:val="00B81F0B"/>
    <w:rsid w:val="00B82790"/>
    <w:rsid w:val="00B836A7"/>
    <w:rsid w:val="00B940BC"/>
    <w:rsid w:val="00BA2E43"/>
    <w:rsid w:val="00BA6156"/>
    <w:rsid w:val="00BA66E2"/>
    <w:rsid w:val="00BA75AB"/>
    <w:rsid w:val="00BB236E"/>
    <w:rsid w:val="00BB3C4F"/>
    <w:rsid w:val="00BB4CAC"/>
    <w:rsid w:val="00BB5219"/>
    <w:rsid w:val="00BC0399"/>
    <w:rsid w:val="00BC38FD"/>
    <w:rsid w:val="00BC55CC"/>
    <w:rsid w:val="00BC6108"/>
    <w:rsid w:val="00BD1A80"/>
    <w:rsid w:val="00BD2C2D"/>
    <w:rsid w:val="00BD59D8"/>
    <w:rsid w:val="00BE2837"/>
    <w:rsid w:val="00BE5DD9"/>
    <w:rsid w:val="00BF0583"/>
    <w:rsid w:val="00BF1BF4"/>
    <w:rsid w:val="00BF22FD"/>
    <w:rsid w:val="00BF317C"/>
    <w:rsid w:val="00BF5A1B"/>
    <w:rsid w:val="00C02E16"/>
    <w:rsid w:val="00C1052B"/>
    <w:rsid w:val="00C106A7"/>
    <w:rsid w:val="00C134ED"/>
    <w:rsid w:val="00C21C08"/>
    <w:rsid w:val="00C22680"/>
    <w:rsid w:val="00C24798"/>
    <w:rsid w:val="00C24F7C"/>
    <w:rsid w:val="00C260DC"/>
    <w:rsid w:val="00C31904"/>
    <w:rsid w:val="00C33769"/>
    <w:rsid w:val="00C3448F"/>
    <w:rsid w:val="00C37BCA"/>
    <w:rsid w:val="00C37E6B"/>
    <w:rsid w:val="00C5224A"/>
    <w:rsid w:val="00C54C07"/>
    <w:rsid w:val="00C557F1"/>
    <w:rsid w:val="00C56CCD"/>
    <w:rsid w:val="00C626AF"/>
    <w:rsid w:val="00C62816"/>
    <w:rsid w:val="00C63AF6"/>
    <w:rsid w:val="00C71BB0"/>
    <w:rsid w:val="00C73023"/>
    <w:rsid w:val="00C74C85"/>
    <w:rsid w:val="00C75024"/>
    <w:rsid w:val="00C76991"/>
    <w:rsid w:val="00C77BF7"/>
    <w:rsid w:val="00C80177"/>
    <w:rsid w:val="00C83762"/>
    <w:rsid w:val="00C84016"/>
    <w:rsid w:val="00C8769F"/>
    <w:rsid w:val="00C9507F"/>
    <w:rsid w:val="00C966DC"/>
    <w:rsid w:val="00CA2070"/>
    <w:rsid w:val="00CA4BEA"/>
    <w:rsid w:val="00CA515F"/>
    <w:rsid w:val="00CA6292"/>
    <w:rsid w:val="00CB0374"/>
    <w:rsid w:val="00CB0CBB"/>
    <w:rsid w:val="00CB2A5B"/>
    <w:rsid w:val="00CB2C13"/>
    <w:rsid w:val="00CB2F72"/>
    <w:rsid w:val="00CB34DF"/>
    <w:rsid w:val="00CB6707"/>
    <w:rsid w:val="00CB7F85"/>
    <w:rsid w:val="00CC1DC5"/>
    <w:rsid w:val="00CC2DE0"/>
    <w:rsid w:val="00CC3192"/>
    <w:rsid w:val="00CC41E6"/>
    <w:rsid w:val="00CC7267"/>
    <w:rsid w:val="00CC7F36"/>
    <w:rsid w:val="00CD3396"/>
    <w:rsid w:val="00CE1741"/>
    <w:rsid w:val="00CE4A0F"/>
    <w:rsid w:val="00CE7C15"/>
    <w:rsid w:val="00CF0A0E"/>
    <w:rsid w:val="00CF5C2E"/>
    <w:rsid w:val="00CF7A22"/>
    <w:rsid w:val="00D01214"/>
    <w:rsid w:val="00D04F06"/>
    <w:rsid w:val="00D10041"/>
    <w:rsid w:val="00D13A0F"/>
    <w:rsid w:val="00D14316"/>
    <w:rsid w:val="00D159E5"/>
    <w:rsid w:val="00D16C54"/>
    <w:rsid w:val="00D22AEB"/>
    <w:rsid w:val="00D230FC"/>
    <w:rsid w:val="00D24FF1"/>
    <w:rsid w:val="00D30728"/>
    <w:rsid w:val="00D30859"/>
    <w:rsid w:val="00D318C5"/>
    <w:rsid w:val="00D34E08"/>
    <w:rsid w:val="00D35DA5"/>
    <w:rsid w:val="00D35DDA"/>
    <w:rsid w:val="00D367B5"/>
    <w:rsid w:val="00D4156E"/>
    <w:rsid w:val="00D42580"/>
    <w:rsid w:val="00D4304E"/>
    <w:rsid w:val="00D450E6"/>
    <w:rsid w:val="00D46D1A"/>
    <w:rsid w:val="00D52882"/>
    <w:rsid w:val="00D5392D"/>
    <w:rsid w:val="00D658D7"/>
    <w:rsid w:val="00D65C26"/>
    <w:rsid w:val="00D6769F"/>
    <w:rsid w:val="00D7674B"/>
    <w:rsid w:val="00D76D1B"/>
    <w:rsid w:val="00D831A7"/>
    <w:rsid w:val="00D84B40"/>
    <w:rsid w:val="00D86775"/>
    <w:rsid w:val="00D86ED1"/>
    <w:rsid w:val="00D90AB7"/>
    <w:rsid w:val="00D96073"/>
    <w:rsid w:val="00D97461"/>
    <w:rsid w:val="00DA1C52"/>
    <w:rsid w:val="00DA2B56"/>
    <w:rsid w:val="00DA77E0"/>
    <w:rsid w:val="00DA7C6C"/>
    <w:rsid w:val="00DB5494"/>
    <w:rsid w:val="00DB5B92"/>
    <w:rsid w:val="00DB6E19"/>
    <w:rsid w:val="00DB774B"/>
    <w:rsid w:val="00DC3475"/>
    <w:rsid w:val="00DC3EFF"/>
    <w:rsid w:val="00DC62DB"/>
    <w:rsid w:val="00DC7411"/>
    <w:rsid w:val="00DD1D4D"/>
    <w:rsid w:val="00DD283F"/>
    <w:rsid w:val="00DD3EB3"/>
    <w:rsid w:val="00DD71C1"/>
    <w:rsid w:val="00DE17E7"/>
    <w:rsid w:val="00DE2946"/>
    <w:rsid w:val="00DE35D0"/>
    <w:rsid w:val="00DE62FC"/>
    <w:rsid w:val="00DE642C"/>
    <w:rsid w:val="00DE7DD4"/>
    <w:rsid w:val="00DF08D1"/>
    <w:rsid w:val="00DF0B6A"/>
    <w:rsid w:val="00DF1D3C"/>
    <w:rsid w:val="00DF3459"/>
    <w:rsid w:val="00E00254"/>
    <w:rsid w:val="00E02A3E"/>
    <w:rsid w:val="00E06DB7"/>
    <w:rsid w:val="00E12194"/>
    <w:rsid w:val="00E21702"/>
    <w:rsid w:val="00E22042"/>
    <w:rsid w:val="00E2271E"/>
    <w:rsid w:val="00E23B17"/>
    <w:rsid w:val="00E26261"/>
    <w:rsid w:val="00E26A8C"/>
    <w:rsid w:val="00E2779C"/>
    <w:rsid w:val="00E27957"/>
    <w:rsid w:val="00E33A45"/>
    <w:rsid w:val="00E33BA6"/>
    <w:rsid w:val="00E350AF"/>
    <w:rsid w:val="00E35A8B"/>
    <w:rsid w:val="00E407B6"/>
    <w:rsid w:val="00E425D1"/>
    <w:rsid w:val="00E439E1"/>
    <w:rsid w:val="00E44168"/>
    <w:rsid w:val="00E4602F"/>
    <w:rsid w:val="00E53CBE"/>
    <w:rsid w:val="00E54210"/>
    <w:rsid w:val="00E56DE0"/>
    <w:rsid w:val="00E5772D"/>
    <w:rsid w:val="00E61CFC"/>
    <w:rsid w:val="00E732AD"/>
    <w:rsid w:val="00E738EE"/>
    <w:rsid w:val="00E812DF"/>
    <w:rsid w:val="00E8241D"/>
    <w:rsid w:val="00E87ED4"/>
    <w:rsid w:val="00E92298"/>
    <w:rsid w:val="00E93A39"/>
    <w:rsid w:val="00E950E7"/>
    <w:rsid w:val="00E97112"/>
    <w:rsid w:val="00E97F3B"/>
    <w:rsid w:val="00E97FD9"/>
    <w:rsid w:val="00EA160B"/>
    <w:rsid w:val="00EA4638"/>
    <w:rsid w:val="00EB2204"/>
    <w:rsid w:val="00EB4165"/>
    <w:rsid w:val="00EC4CD7"/>
    <w:rsid w:val="00EC693C"/>
    <w:rsid w:val="00ED0843"/>
    <w:rsid w:val="00ED0E8C"/>
    <w:rsid w:val="00ED4E90"/>
    <w:rsid w:val="00ED52A5"/>
    <w:rsid w:val="00ED63FB"/>
    <w:rsid w:val="00ED722A"/>
    <w:rsid w:val="00ED772D"/>
    <w:rsid w:val="00EF7B99"/>
    <w:rsid w:val="00F02450"/>
    <w:rsid w:val="00F02551"/>
    <w:rsid w:val="00F03E79"/>
    <w:rsid w:val="00F044AC"/>
    <w:rsid w:val="00F048BE"/>
    <w:rsid w:val="00F07269"/>
    <w:rsid w:val="00F10110"/>
    <w:rsid w:val="00F13FF2"/>
    <w:rsid w:val="00F1658F"/>
    <w:rsid w:val="00F20735"/>
    <w:rsid w:val="00F273D3"/>
    <w:rsid w:val="00F2755E"/>
    <w:rsid w:val="00F334F9"/>
    <w:rsid w:val="00F342CD"/>
    <w:rsid w:val="00F4001F"/>
    <w:rsid w:val="00F46A66"/>
    <w:rsid w:val="00F63872"/>
    <w:rsid w:val="00F63BE4"/>
    <w:rsid w:val="00F64315"/>
    <w:rsid w:val="00F656FA"/>
    <w:rsid w:val="00F65B22"/>
    <w:rsid w:val="00F67FF2"/>
    <w:rsid w:val="00F8110A"/>
    <w:rsid w:val="00F82BC7"/>
    <w:rsid w:val="00F85515"/>
    <w:rsid w:val="00F91254"/>
    <w:rsid w:val="00FA0F57"/>
    <w:rsid w:val="00FA5DCF"/>
    <w:rsid w:val="00FB233C"/>
    <w:rsid w:val="00FB50B9"/>
    <w:rsid w:val="00FB59B4"/>
    <w:rsid w:val="00FB63CC"/>
    <w:rsid w:val="00FC27AF"/>
    <w:rsid w:val="00FC3150"/>
    <w:rsid w:val="00FC6819"/>
    <w:rsid w:val="00FC6FFE"/>
    <w:rsid w:val="00FD21BC"/>
    <w:rsid w:val="00FD23E6"/>
    <w:rsid w:val="00FD4D33"/>
    <w:rsid w:val="00FD6973"/>
    <w:rsid w:val="00FE0BAE"/>
    <w:rsid w:val="00FE3246"/>
    <w:rsid w:val="00FF26AA"/>
    <w:rsid w:val="00FF3B22"/>
    <w:rsid w:val="00FF4538"/>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6317901-E315-44C1-8D53-01737C843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4F582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5</Pages>
  <Words>1384</Words>
  <Characters>7890</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4</cp:revision>
  <dcterms:created xsi:type="dcterms:W3CDTF">2019-04-24T17:41:00Z</dcterms:created>
  <dcterms:modified xsi:type="dcterms:W3CDTF">2019-04-24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Dm7DC7eb"/&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